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697FDC" w14:paraId="672A6659" w14:textId="77777777" w:rsidTr="005B5EBF">
        <w:trPr>
          <w:trHeight w:val="67"/>
        </w:trPr>
        <w:tc>
          <w:tcPr>
            <w:tcW w:w="11785" w:type="dxa"/>
          </w:tcPr>
          <w:p w14:paraId="38E369E5" w14:textId="209EBD78" w:rsidR="00D41940" w:rsidRPr="004D467D" w:rsidRDefault="00D55D1F"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r>
              <w:rPr>
                <w:rFonts w:ascii="Times New Roman" w:hAnsi="Times New Roman" w:cs="Times New Roman"/>
                <w:b/>
                <w:sz w:val="30"/>
                <w:szCs w:val="30"/>
                <w:lang w:val="de-DE"/>
              </w:rPr>
              <w:t xml:space="preserve"> </w:t>
            </w:r>
            <w:proofErr w:type="spellStart"/>
            <w:r w:rsidR="00B55AA1" w:rsidRPr="004D467D">
              <w:rPr>
                <w:rFonts w:ascii="Times New Roman" w:hAnsi="Times New Roman" w:cs="Times New Roman"/>
                <w:b/>
                <w:sz w:val="30"/>
                <w:szCs w:val="30"/>
                <w:lang w:val="de-DE"/>
              </w:rPr>
              <w:t>DeNpKongru</w:t>
            </w:r>
            <w:proofErr w:type="spellEnd"/>
            <w:r w:rsidR="00B55AA1"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697FDC"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697FDC"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697FDC"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697FDC"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697FDC"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2263"/>
        <w:gridCol w:w="993"/>
        <w:gridCol w:w="1097"/>
      </w:tblGrid>
      <w:tr w:rsidR="00FC738C" w:rsidRPr="004D467D" w14:paraId="1A1D42CA" w14:textId="77777777" w:rsidTr="00D55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CFC9E3" w14:textId="42B140AE" w:rsidR="000E7526" w:rsidRPr="004D467D" w:rsidRDefault="000E7526" w:rsidP="00D55D1F">
            <w:pPr>
              <w:pStyle w:val="ACLTextFirstLine"/>
              <w:jc w:val="left"/>
              <w:rPr>
                <w:lang w:val="de-DE"/>
              </w:rPr>
            </w:pPr>
            <w:r w:rsidRPr="004D467D">
              <w:rPr>
                <w:lang w:val="de-DE"/>
              </w:rPr>
              <w:t>Arten</w:t>
            </w:r>
          </w:p>
        </w:tc>
        <w:tc>
          <w:tcPr>
            <w:tcW w:w="993" w:type="dxa"/>
          </w:tcPr>
          <w:p w14:paraId="1A80C2A3" w14:textId="30FCB5C3"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Wahr</w:t>
            </w:r>
          </w:p>
        </w:tc>
        <w:tc>
          <w:tcPr>
            <w:tcW w:w="1097" w:type="dxa"/>
          </w:tcPr>
          <w:p w14:paraId="58B7B165" w14:textId="7B1A5B16"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Falsch</w:t>
            </w:r>
          </w:p>
        </w:tc>
      </w:tr>
      <w:tr w:rsidR="00FC738C" w:rsidRPr="004D467D" w14:paraId="1B4A3765"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6F9803B7" w14:textId="13C97367" w:rsidR="00C63085" w:rsidRPr="004D467D" w:rsidRDefault="00C63085" w:rsidP="00D55D1F">
            <w:pPr>
              <w:pStyle w:val="ACLTextFirstLine"/>
              <w:jc w:val="left"/>
            </w:pPr>
            <w:r w:rsidRPr="004D467D">
              <w:rPr>
                <w:lang w:val="de-DE"/>
              </w:rPr>
              <w:t>ART</w:t>
            </w:r>
          </w:p>
        </w:tc>
        <w:tc>
          <w:tcPr>
            <w:tcW w:w="993" w:type="dxa"/>
          </w:tcPr>
          <w:p w14:paraId="35D3767F"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93BCC3A" w14:textId="325CF6A2" w:rsidR="00C63085" w:rsidRPr="004D467D" w:rsidRDefault="00C63085" w:rsidP="00D55D1F">
            <w:pPr>
              <w:pStyle w:val="ACLTextFirstLine"/>
              <w:jc w:val="left"/>
              <w:rPr>
                <w:lang w:val="de-DE"/>
              </w:rPr>
            </w:pPr>
            <w:r w:rsidRPr="004D467D">
              <w:rPr>
                <w:lang w:val="de-DE"/>
              </w:rPr>
              <w:t>PREP</w:t>
            </w:r>
          </w:p>
        </w:tc>
        <w:tc>
          <w:tcPr>
            <w:tcW w:w="993" w:type="dxa"/>
          </w:tcPr>
          <w:p w14:paraId="561678D4"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BAD973" w14:textId="336E71E1" w:rsidR="00C63085" w:rsidRPr="004D467D" w:rsidRDefault="00C63085" w:rsidP="00D55D1F">
            <w:pPr>
              <w:pStyle w:val="ACLTextFirstLine"/>
              <w:jc w:val="left"/>
              <w:rPr>
                <w:lang w:val="de-DE"/>
              </w:rPr>
            </w:pPr>
            <w:r w:rsidRPr="004D467D">
              <w:rPr>
                <w:lang w:val="de-DE"/>
              </w:rPr>
              <w:t>Rechtschreibfehler</w:t>
            </w:r>
          </w:p>
        </w:tc>
        <w:tc>
          <w:tcPr>
            <w:tcW w:w="993" w:type="dxa"/>
          </w:tcPr>
          <w:p w14:paraId="4334EDFD"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5A2559CF" w14:textId="2F139417" w:rsidR="00C63085" w:rsidRPr="004D467D" w:rsidRDefault="00C63085" w:rsidP="00D55D1F">
            <w:pPr>
              <w:pStyle w:val="ACLTextFirstLine"/>
              <w:jc w:val="left"/>
              <w:rPr>
                <w:lang w:val="de-DE"/>
              </w:rPr>
            </w:pPr>
            <w:r w:rsidRPr="004D467D">
              <w:rPr>
                <w:lang w:val="de-DE"/>
              </w:rPr>
              <w:t>Eigennamen</w:t>
            </w:r>
          </w:p>
        </w:tc>
        <w:tc>
          <w:tcPr>
            <w:tcW w:w="993" w:type="dxa"/>
          </w:tcPr>
          <w:p w14:paraId="65F3474B"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06F93E9" w14:textId="1D24F78C" w:rsidR="00C63085" w:rsidRPr="004D467D" w:rsidRDefault="00C63085" w:rsidP="00D55D1F">
            <w:pPr>
              <w:pStyle w:val="ACLTextFirstLine"/>
              <w:jc w:val="left"/>
              <w:rPr>
                <w:lang w:val="de-DE"/>
              </w:rPr>
            </w:pPr>
            <w:r w:rsidRPr="004D467D">
              <w:rPr>
                <w:lang w:val="de-DE"/>
              </w:rPr>
              <w:t>Redewendungen</w:t>
            </w:r>
          </w:p>
        </w:tc>
        <w:tc>
          <w:tcPr>
            <w:tcW w:w="993" w:type="dxa"/>
          </w:tcPr>
          <w:p w14:paraId="538A06B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D59AD5" w14:textId="6E702481" w:rsidR="00B576FF" w:rsidRPr="004D467D" w:rsidRDefault="00B576FF" w:rsidP="00D55D1F">
            <w:pPr>
              <w:pStyle w:val="ACLTextFirstLine"/>
              <w:jc w:val="left"/>
              <w:rPr>
                <w:lang w:val="de-DE"/>
              </w:rPr>
            </w:pPr>
            <w:r w:rsidRPr="004D467D">
              <w:rPr>
                <w:lang w:val="de-DE"/>
              </w:rPr>
              <w:t>Unbekannt</w:t>
            </w:r>
          </w:p>
        </w:tc>
        <w:tc>
          <w:tcPr>
            <w:tcW w:w="993" w:type="dxa"/>
          </w:tcPr>
          <w:p w14:paraId="45A1BF9C" w14:textId="6DBEF2F0"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697FDC"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697FDC"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697FDC"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697FDC"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697FDC"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697FDC"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697FDC"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943573">
      <w:pPr>
        <w:pStyle w:val="ACLTextFirstLine"/>
        <w:ind w:firstLine="0"/>
        <w:rPr>
          <w:lang w:val="de-DE"/>
        </w:rPr>
      </w:pPr>
    </w:p>
    <w:p w14:paraId="5E7048ED" w14:textId="3052413B" w:rsidR="00943573" w:rsidRDefault="00943573" w:rsidP="00943573">
      <w:pPr>
        <w:pStyle w:val="ACLTextFirstLine"/>
        <w:ind w:firstLine="0"/>
        <w:rPr>
          <w:lang w:val="de-DE"/>
        </w:rPr>
      </w:pPr>
      <w:r>
        <w:rPr>
          <w:lang w:val="de-DE"/>
        </w:rPr>
        <w:t>Damit die Datensätze einigermaßen gleich aufgeteilt sind, wird nur ein Bruchteil der Daten benutzt</w:t>
      </w:r>
    </w:p>
    <w:p w14:paraId="6F034149" w14:textId="77777777" w:rsidR="00943573" w:rsidRDefault="00943573" w:rsidP="00943573">
      <w:pPr>
        <w:pStyle w:val="ACLTextFirstLine"/>
        <w:ind w:firstLine="0"/>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29"/>
        <w:gridCol w:w="481"/>
        <w:gridCol w:w="562"/>
        <w:gridCol w:w="482"/>
        <w:gridCol w:w="482"/>
        <w:gridCol w:w="492"/>
        <w:gridCol w:w="925"/>
      </w:tblGrid>
      <w:tr w:rsidR="006D5C2F" w:rsidRPr="004D467D" w14:paraId="023ADB3B" w14:textId="77777777" w:rsidTr="006E4A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236"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26"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236" w:type="dxa"/>
          </w:tcPr>
          <w:p w14:paraId="3B7B274E" w14:textId="544344D9" w:rsidR="00A7564C"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26"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7352C8FB"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0C612CB4" w14:textId="1E0C55BE"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7173BA21"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w:t>
            </w:r>
            <w:r w:rsidR="001622FC">
              <w:rPr>
                <w:lang w:val="de-DE"/>
              </w:rPr>
              <w:t>1</w:t>
            </w:r>
            <w:r w:rsidR="006E4A8C">
              <w:rPr>
                <w:lang w:val="de-DE"/>
              </w:rPr>
              <w:t>2</w:t>
            </w:r>
          </w:p>
        </w:tc>
      </w:tr>
      <w:tr w:rsidR="00A7564C" w:rsidRPr="004D467D" w14:paraId="7868E14A"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236" w:type="dxa"/>
          </w:tcPr>
          <w:p w14:paraId="06222CEE" w14:textId="294EAF3F" w:rsidR="00A7564C"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26"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35401FD3"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4830A0E6" w14:textId="5B862DD5"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0C9983FB" w14:textId="62A06C53"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w:t>
            </w:r>
            <w:r w:rsidR="001622FC">
              <w:rPr>
                <w:lang w:val="de-DE"/>
              </w:rPr>
              <w:t>1</w:t>
            </w:r>
            <w:r w:rsidR="006E4A8C">
              <w:rPr>
                <w:lang w:val="de-DE"/>
              </w:rPr>
              <w:t>2</w:t>
            </w:r>
          </w:p>
        </w:tc>
      </w:tr>
      <w:tr w:rsidR="004414E7" w:rsidRPr="004D467D" w14:paraId="189FEC36"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236" w:type="dxa"/>
          </w:tcPr>
          <w:p w14:paraId="3B3236FA" w14:textId="56FEA856" w:rsidR="004414E7"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26"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5EB65844"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42F16571" w14:textId="0D25A51D"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15" w:type="dxa"/>
          </w:tcPr>
          <w:p w14:paraId="41CD6B47" w14:textId="20DFF94F"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00996AB9" w14:textId="2A789576"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r w:rsidR="006E4A8C">
              <w:rPr>
                <w:lang w:val="de-DE"/>
              </w:rPr>
              <w:t>4</w:t>
            </w:r>
          </w:p>
        </w:tc>
      </w:tr>
    </w:tbl>
    <w:p w14:paraId="22D16341" w14:textId="77777777" w:rsidR="001D6FB8" w:rsidRPr="004D467D" w:rsidRDefault="001D6FB8" w:rsidP="00C12378">
      <w:pPr>
        <w:pStyle w:val="ACLTextFirstLine"/>
        <w:ind w:firstLine="0"/>
        <w:rPr>
          <w:lang w:val="de-DE"/>
        </w:rPr>
      </w:pPr>
    </w:p>
    <w:p w14:paraId="1F3E9EA4" w14:textId="109C30E7" w:rsidR="00D1419E" w:rsidRDefault="00D1419E" w:rsidP="00D1419E">
      <w:pPr>
        <w:pStyle w:val="ACLTextFirstLine"/>
        <w:rPr>
          <w:lang w:val="de-DE"/>
        </w:rPr>
      </w:pP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12C695F1"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317AA19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32C0AF5E"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41CCB06B"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AF0E6D7"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3820CF70" w14:textId="212B795C"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5DC2CDCF" w14:textId="008CD86D"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2F8E9776"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64D27AD4"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1F214286" w14:textId="4323E55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15" w:type="dxa"/>
          </w:tcPr>
          <w:p w14:paraId="5A01DE65" w14:textId="755CB95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14BD9D7A" w14:textId="40EEF3BE"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TableauGrille1Clair"/>
        <w:tblW w:w="4754" w:type="dxa"/>
        <w:tblLook w:val="04A0" w:firstRow="1" w:lastRow="0" w:firstColumn="1" w:lastColumn="0" w:noHBand="0" w:noVBand="1"/>
      </w:tblPr>
      <w:tblGrid>
        <w:gridCol w:w="2984"/>
        <w:gridCol w:w="891"/>
        <w:gridCol w:w="879"/>
      </w:tblGrid>
      <w:tr w:rsidR="00B86753" w:rsidRPr="004D467D" w14:paraId="3C7B6AAD" w14:textId="77777777" w:rsidTr="00B86753">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A430A8D" w14:textId="6388FA4E" w:rsidR="00B86753" w:rsidRPr="004D467D" w:rsidRDefault="00B86753" w:rsidP="007020BB">
            <w:pPr>
              <w:pStyle w:val="ACLTextFirstLine"/>
              <w:ind w:firstLine="0"/>
              <w:rPr>
                <w:lang w:val="de-DE"/>
              </w:rPr>
            </w:pPr>
            <w:r>
              <w:rPr>
                <w:lang w:val="de-DE"/>
              </w:rPr>
              <w:lastRenderedPageBreak/>
              <w:t>NOMINALPHRASE</w:t>
            </w:r>
          </w:p>
        </w:tc>
        <w:tc>
          <w:tcPr>
            <w:tcW w:w="891" w:type="dxa"/>
          </w:tcPr>
          <w:p w14:paraId="38F89FAF" w14:textId="77777777" w:rsidR="00B86753" w:rsidRPr="004D467D" w:rsidRDefault="00B86753"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79" w:type="dxa"/>
          </w:tcPr>
          <w:p w14:paraId="3512DBF5" w14:textId="77777777" w:rsidR="00B86753" w:rsidRPr="004D467D" w:rsidRDefault="00B86753"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r>
      <w:tr w:rsidR="00B86753" w:rsidRPr="00697FDC" w14:paraId="475ED8C6"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CAB94C4" w14:textId="349A557D" w:rsidR="00B86753" w:rsidRPr="004D467D" w:rsidRDefault="00B86753" w:rsidP="007020BB">
            <w:pPr>
              <w:pStyle w:val="ACLTextFirstLine"/>
              <w:ind w:firstLine="0"/>
              <w:rPr>
                <w:lang w:val="de-DE"/>
              </w:rPr>
            </w:pPr>
            <w:r>
              <w:rPr>
                <w:lang w:val="de-DE"/>
              </w:rPr>
              <w:t>ART</w:t>
            </w:r>
          </w:p>
        </w:tc>
        <w:tc>
          <w:tcPr>
            <w:tcW w:w="891" w:type="dxa"/>
          </w:tcPr>
          <w:p w14:paraId="0D771027"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BB35FB1"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6A9697CE"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1CAEF155" w14:textId="38578ADA" w:rsidR="00B86753" w:rsidRPr="004D467D" w:rsidRDefault="00B86753" w:rsidP="007020BB">
            <w:pPr>
              <w:pStyle w:val="ACLTextFirstLine"/>
              <w:ind w:firstLine="0"/>
              <w:rPr>
                <w:lang w:val="de-DE"/>
              </w:rPr>
            </w:pPr>
            <w:r>
              <w:rPr>
                <w:lang w:val="de-DE"/>
              </w:rPr>
              <w:t>PREP</w:t>
            </w:r>
          </w:p>
        </w:tc>
        <w:tc>
          <w:tcPr>
            <w:tcW w:w="891" w:type="dxa"/>
          </w:tcPr>
          <w:p w14:paraId="7E6D15B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9E693B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03697AF5"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E4A970C" w14:textId="47F412B1" w:rsidR="00B86753" w:rsidRPr="004D467D" w:rsidRDefault="00B86753" w:rsidP="007020BB">
            <w:pPr>
              <w:pStyle w:val="ACLTextFirstLine"/>
              <w:ind w:firstLine="0"/>
              <w:rPr>
                <w:lang w:val="de-DE"/>
              </w:rPr>
            </w:pPr>
            <w:r>
              <w:rPr>
                <w:lang w:val="de-DE"/>
              </w:rPr>
              <w:t>EIGENNAMEN</w:t>
            </w:r>
          </w:p>
        </w:tc>
        <w:tc>
          <w:tcPr>
            <w:tcW w:w="891" w:type="dxa"/>
          </w:tcPr>
          <w:p w14:paraId="7E917FB2"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EDCD5C9"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674F06FA"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09ECB18" w14:textId="4F1D38D2" w:rsidR="00B86753" w:rsidRPr="004D467D" w:rsidRDefault="00B86753" w:rsidP="007020BB">
            <w:pPr>
              <w:pStyle w:val="ACLTextFirstLine"/>
              <w:ind w:firstLine="0"/>
              <w:rPr>
                <w:lang w:val="de-DE"/>
              </w:rPr>
            </w:pPr>
            <w:r>
              <w:rPr>
                <w:lang w:val="de-DE"/>
              </w:rPr>
              <w:t>REDEWENDUNGEN</w:t>
            </w:r>
          </w:p>
        </w:tc>
        <w:tc>
          <w:tcPr>
            <w:tcW w:w="891" w:type="dxa"/>
          </w:tcPr>
          <w:p w14:paraId="66E2132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A050122"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9874A38"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DCB8D45" w14:textId="41004CE2" w:rsidR="00B86753" w:rsidRPr="004D467D" w:rsidRDefault="00B86753" w:rsidP="007020BB">
            <w:pPr>
              <w:pStyle w:val="ACLTextFirstLine"/>
              <w:ind w:firstLine="0"/>
              <w:rPr>
                <w:lang w:val="de-DE"/>
              </w:rPr>
            </w:pPr>
            <w:r>
              <w:rPr>
                <w:lang w:val="de-DE"/>
              </w:rPr>
              <w:t>EINFACH_NICHT</w:t>
            </w:r>
          </w:p>
        </w:tc>
        <w:tc>
          <w:tcPr>
            <w:tcW w:w="891" w:type="dxa"/>
          </w:tcPr>
          <w:p w14:paraId="64F771D9"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3D76D40"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14A7CDA6"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63714DE" w14:textId="029516F1" w:rsidR="00B86753" w:rsidRPr="004D467D" w:rsidRDefault="00B86753" w:rsidP="007020BB">
            <w:pPr>
              <w:pStyle w:val="ACLTextFirstLine"/>
              <w:ind w:firstLine="0"/>
              <w:rPr>
                <w:lang w:val="de-DE"/>
              </w:rPr>
            </w:pPr>
            <w:r>
              <w:rPr>
                <w:lang w:val="de-DE"/>
              </w:rPr>
              <w:t>ART_NICHT</w:t>
            </w:r>
          </w:p>
        </w:tc>
        <w:tc>
          <w:tcPr>
            <w:tcW w:w="891" w:type="dxa"/>
          </w:tcPr>
          <w:p w14:paraId="6A287046"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C680F4A"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3ED0503D"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4890584" w14:textId="23C9D270" w:rsidR="00B86753" w:rsidRPr="004D467D" w:rsidRDefault="00B86753" w:rsidP="007020BB">
            <w:pPr>
              <w:pStyle w:val="ACLTextFirstLine"/>
              <w:ind w:firstLine="0"/>
              <w:rPr>
                <w:lang w:val="de-DE"/>
              </w:rPr>
            </w:pPr>
            <w:r>
              <w:rPr>
                <w:lang w:val="de-DE"/>
              </w:rPr>
              <w:t>PREP_NICHT</w:t>
            </w:r>
          </w:p>
        </w:tc>
        <w:tc>
          <w:tcPr>
            <w:tcW w:w="891" w:type="dxa"/>
          </w:tcPr>
          <w:p w14:paraId="17A552E0"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C691E8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258BF47C"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8A2F8CB" w14:textId="29A3C3EA" w:rsidR="00B86753" w:rsidRPr="004D467D" w:rsidRDefault="00B86753" w:rsidP="007020BB">
            <w:pPr>
              <w:pStyle w:val="ACLTextFirstLine"/>
              <w:ind w:firstLine="0"/>
              <w:rPr>
                <w:lang w:val="de-DE"/>
              </w:rPr>
            </w:pPr>
            <w:r>
              <w:rPr>
                <w:lang w:val="de-DE"/>
              </w:rPr>
              <w:t>GESAMT_UNBEKANNT</w:t>
            </w:r>
          </w:p>
        </w:tc>
        <w:tc>
          <w:tcPr>
            <w:tcW w:w="891" w:type="dxa"/>
          </w:tcPr>
          <w:p w14:paraId="7F2F6C4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9597BD1"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B463490"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52EFA8A" w14:textId="736C6DF9" w:rsidR="00B86753" w:rsidRPr="004D467D" w:rsidRDefault="00B86753" w:rsidP="007020BB">
            <w:pPr>
              <w:pStyle w:val="ACLTextFirstLine"/>
              <w:ind w:firstLine="0"/>
              <w:rPr>
                <w:lang w:val="de-DE"/>
              </w:rPr>
            </w:pPr>
            <w:r>
              <w:rPr>
                <w:lang w:val="de-DE"/>
              </w:rPr>
              <w:t>GESAMT_WAHR</w:t>
            </w:r>
          </w:p>
        </w:tc>
        <w:tc>
          <w:tcPr>
            <w:tcW w:w="891" w:type="dxa"/>
          </w:tcPr>
          <w:p w14:paraId="764E2A2A"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B489A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373FDF4"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F5B5E4A" w14:textId="473FD5F6" w:rsidR="00B86753" w:rsidRPr="004D467D" w:rsidRDefault="00B86753" w:rsidP="007020BB">
            <w:pPr>
              <w:pStyle w:val="ACLTextFirstLine"/>
              <w:ind w:firstLine="0"/>
              <w:rPr>
                <w:lang w:val="de-DE"/>
              </w:rPr>
            </w:pPr>
            <w:r>
              <w:rPr>
                <w:lang w:val="de-DE"/>
              </w:rPr>
              <w:t>GESAMT_FALSCH</w:t>
            </w:r>
          </w:p>
        </w:tc>
        <w:tc>
          <w:tcPr>
            <w:tcW w:w="891" w:type="dxa"/>
          </w:tcPr>
          <w:p w14:paraId="4F3D1EE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6D6DAC8"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378F068B" w14:textId="1AD0A6D3"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sidR="00697FDC">
        <w:rPr>
          <w:rFonts w:ascii="Times New Roman" w:hAnsi="Times New Roman" w:cs="Times New Roman"/>
          <w:lang w:val="de-DE"/>
        </w:rPr>
        <w:t xml:space="preserve"> </w:t>
      </w:r>
      <w:r w:rsidR="00B86753">
        <w:rPr>
          <w:rFonts w:ascii="Times New Roman" w:hAnsi="Times New Roman" w:cs="Times New Roman"/>
          <w:lang w:val="de-DE"/>
        </w:rPr>
        <w:t>Anfänger</w:t>
      </w:r>
      <w:r w:rsidR="00697FDC">
        <w:rPr>
          <w:rFonts w:ascii="Times New Roman" w:hAnsi="Times New Roman" w:cs="Times New Roman"/>
          <w:lang w:val="de-DE"/>
        </w:rPr>
        <w:t xml:space="preserve"> </w:t>
      </w:r>
    </w:p>
    <w:p w14:paraId="210FD6A7" w14:textId="77777777" w:rsidR="00B86753" w:rsidRDefault="00B86753">
      <w:pPr>
        <w:rPr>
          <w:rFonts w:ascii="Times New Roman" w:hAnsi="Times New Roman" w:cs="Times New Roman"/>
        </w:rPr>
      </w:pPr>
    </w:p>
    <w:p w14:paraId="63626301" w14:textId="77777777" w:rsidR="00B86753" w:rsidRDefault="00B86753">
      <w:pPr>
        <w:rPr>
          <w:rFonts w:ascii="Times New Roman" w:hAnsi="Times New Roman" w:cs="Times New Roman"/>
        </w:rPr>
      </w:pPr>
    </w:p>
    <w:p w14:paraId="567B70CC" w14:textId="77777777" w:rsidR="00B86753" w:rsidRPr="00B86753" w:rsidRDefault="00B86753">
      <w:pPr>
        <w:rPr>
          <w:rFonts w:ascii="Times New Roman" w:hAnsi="Times New Roman" w:cs="Times New Roman"/>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697FDC" w:rsidRPr="004D467D" w14:paraId="43E37931"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02601A3" w14:textId="77777777" w:rsidR="00697FDC" w:rsidRPr="004D467D" w:rsidRDefault="00697FDC" w:rsidP="00F54E6C">
            <w:pPr>
              <w:pStyle w:val="ACLTextFirstLine"/>
              <w:ind w:firstLine="0"/>
              <w:rPr>
                <w:lang w:val="de-DE"/>
              </w:rPr>
            </w:pPr>
            <w:r>
              <w:rPr>
                <w:lang w:val="de-DE"/>
              </w:rPr>
              <w:t>NOMINALPHRASE</w:t>
            </w:r>
          </w:p>
        </w:tc>
        <w:tc>
          <w:tcPr>
            <w:tcW w:w="879" w:type="dxa"/>
          </w:tcPr>
          <w:p w14:paraId="3D198A47" w14:textId="6BCDD2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17DAAB40" w14:textId="6212BCED"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3AE8677B" w14:textId="4805D4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00D69A20" w14:textId="1DB836B6"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697FDC" w:rsidRPr="00697FDC" w14:paraId="649865D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8AD3628" w14:textId="77777777" w:rsidR="00697FDC" w:rsidRPr="004D467D" w:rsidRDefault="00697FDC" w:rsidP="00F54E6C">
            <w:pPr>
              <w:pStyle w:val="ACLTextFirstLine"/>
              <w:ind w:firstLine="0"/>
              <w:rPr>
                <w:lang w:val="de-DE"/>
              </w:rPr>
            </w:pPr>
            <w:r>
              <w:rPr>
                <w:lang w:val="de-DE"/>
              </w:rPr>
              <w:t>ART</w:t>
            </w:r>
          </w:p>
        </w:tc>
        <w:tc>
          <w:tcPr>
            <w:tcW w:w="879" w:type="dxa"/>
          </w:tcPr>
          <w:p w14:paraId="780343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052633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3B5401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B69CA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B32ED7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586BB1F" w14:textId="77777777" w:rsidR="00697FDC" w:rsidRPr="004D467D" w:rsidRDefault="00697FDC" w:rsidP="00F54E6C">
            <w:pPr>
              <w:pStyle w:val="ACLTextFirstLine"/>
              <w:ind w:firstLine="0"/>
              <w:rPr>
                <w:lang w:val="de-DE"/>
              </w:rPr>
            </w:pPr>
            <w:r>
              <w:rPr>
                <w:lang w:val="de-DE"/>
              </w:rPr>
              <w:t>PREP</w:t>
            </w:r>
          </w:p>
        </w:tc>
        <w:tc>
          <w:tcPr>
            <w:tcW w:w="879" w:type="dxa"/>
          </w:tcPr>
          <w:p w14:paraId="5CC576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E70DD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FC006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0A7AA0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83B283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BCCD20A" w14:textId="77777777" w:rsidR="00697FDC" w:rsidRPr="004D467D" w:rsidRDefault="00697FDC" w:rsidP="00F54E6C">
            <w:pPr>
              <w:pStyle w:val="ACLTextFirstLine"/>
              <w:ind w:firstLine="0"/>
              <w:rPr>
                <w:lang w:val="de-DE"/>
              </w:rPr>
            </w:pPr>
            <w:r>
              <w:rPr>
                <w:lang w:val="de-DE"/>
              </w:rPr>
              <w:t>EIGENNAMEN</w:t>
            </w:r>
          </w:p>
        </w:tc>
        <w:tc>
          <w:tcPr>
            <w:tcW w:w="879" w:type="dxa"/>
          </w:tcPr>
          <w:p w14:paraId="4BA27B0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55F07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2F6DEE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3D2C7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62F5195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0831D8C" w14:textId="77777777" w:rsidR="00697FDC" w:rsidRPr="004D467D" w:rsidRDefault="00697FDC" w:rsidP="00F54E6C">
            <w:pPr>
              <w:pStyle w:val="ACLTextFirstLine"/>
              <w:ind w:firstLine="0"/>
              <w:rPr>
                <w:lang w:val="de-DE"/>
              </w:rPr>
            </w:pPr>
            <w:r>
              <w:rPr>
                <w:lang w:val="de-DE"/>
              </w:rPr>
              <w:t>REDEWENDUNGEN</w:t>
            </w:r>
          </w:p>
        </w:tc>
        <w:tc>
          <w:tcPr>
            <w:tcW w:w="879" w:type="dxa"/>
          </w:tcPr>
          <w:p w14:paraId="711173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59A274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5E21F0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ECCD43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7D84F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FD91722" w14:textId="77777777" w:rsidR="00697FDC" w:rsidRPr="004D467D" w:rsidRDefault="00697FDC" w:rsidP="00F54E6C">
            <w:pPr>
              <w:pStyle w:val="ACLTextFirstLine"/>
              <w:ind w:firstLine="0"/>
              <w:rPr>
                <w:lang w:val="de-DE"/>
              </w:rPr>
            </w:pPr>
            <w:r>
              <w:rPr>
                <w:lang w:val="de-DE"/>
              </w:rPr>
              <w:t>EINFACH_NICHT</w:t>
            </w:r>
          </w:p>
        </w:tc>
        <w:tc>
          <w:tcPr>
            <w:tcW w:w="879" w:type="dxa"/>
          </w:tcPr>
          <w:p w14:paraId="765963F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E5CFB3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1EF40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E858CF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202B4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E63027F" w14:textId="77777777" w:rsidR="00697FDC" w:rsidRPr="004D467D" w:rsidRDefault="00697FDC" w:rsidP="00F54E6C">
            <w:pPr>
              <w:pStyle w:val="ACLTextFirstLine"/>
              <w:ind w:firstLine="0"/>
              <w:rPr>
                <w:lang w:val="de-DE"/>
              </w:rPr>
            </w:pPr>
            <w:r>
              <w:rPr>
                <w:lang w:val="de-DE"/>
              </w:rPr>
              <w:t>ART_NICHT</w:t>
            </w:r>
          </w:p>
        </w:tc>
        <w:tc>
          <w:tcPr>
            <w:tcW w:w="879" w:type="dxa"/>
          </w:tcPr>
          <w:p w14:paraId="6763AB4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5ADFD2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ED6D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31EEAB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AF1E2A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1291BBC" w14:textId="77777777" w:rsidR="00697FDC" w:rsidRPr="004D467D" w:rsidRDefault="00697FDC" w:rsidP="00F54E6C">
            <w:pPr>
              <w:pStyle w:val="ACLTextFirstLine"/>
              <w:ind w:firstLine="0"/>
              <w:rPr>
                <w:lang w:val="de-DE"/>
              </w:rPr>
            </w:pPr>
            <w:r>
              <w:rPr>
                <w:lang w:val="de-DE"/>
              </w:rPr>
              <w:t>PREP_NICHT</w:t>
            </w:r>
          </w:p>
        </w:tc>
        <w:tc>
          <w:tcPr>
            <w:tcW w:w="879" w:type="dxa"/>
          </w:tcPr>
          <w:p w14:paraId="5119DD14"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4323C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2BF74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5EA5CA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187567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C9165BB" w14:textId="77777777" w:rsidR="00697FDC" w:rsidRPr="004D467D" w:rsidRDefault="00697FDC" w:rsidP="00F54E6C">
            <w:pPr>
              <w:pStyle w:val="ACLTextFirstLine"/>
              <w:ind w:firstLine="0"/>
              <w:rPr>
                <w:lang w:val="de-DE"/>
              </w:rPr>
            </w:pPr>
            <w:r>
              <w:rPr>
                <w:lang w:val="de-DE"/>
              </w:rPr>
              <w:t>GESAMT_UNBEKANNT</w:t>
            </w:r>
          </w:p>
        </w:tc>
        <w:tc>
          <w:tcPr>
            <w:tcW w:w="879" w:type="dxa"/>
          </w:tcPr>
          <w:p w14:paraId="60F885D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933207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972024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5CF01D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849DB2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100D3BF9" w14:textId="77777777" w:rsidR="00697FDC" w:rsidRPr="004D467D" w:rsidRDefault="00697FDC" w:rsidP="00F54E6C">
            <w:pPr>
              <w:pStyle w:val="ACLTextFirstLine"/>
              <w:ind w:firstLine="0"/>
              <w:rPr>
                <w:lang w:val="de-DE"/>
              </w:rPr>
            </w:pPr>
            <w:r>
              <w:rPr>
                <w:lang w:val="de-DE"/>
              </w:rPr>
              <w:t>GESAMT_WAHR</w:t>
            </w:r>
          </w:p>
        </w:tc>
        <w:tc>
          <w:tcPr>
            <w:tcW w:w="879" w:type="dxa"/>
          </w:tcPr>
          <w:p w14:paraId="66C2750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D1088E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E5FD2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19F7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603080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46931A7" w14:textId="77777777" w:rsidR="00697FDC" w:rsidRPr="004D467D" w:rsidRDefault="00697FDC" w:rsidP="00F54E6C">
            <w:pPr>
              <w:pStyle w:val="ACLTextFirstLine"/>
              <w:ind w:firstLine="0"/>
              <w:rPr>
                <w:lang w:val="de-DE"/>
              </w:rPr>
            </w:pPr>
            <w:r>
              <w:rPr>
                <w:lang w:val="de-DE"/>
              </w:rPr>
              <w:t>GESAMT_FALSCH</w:t>
            </w:r>
          </w:p>
        </w:tc>
        <w:tc>
          <w:tcPr>
            <w:tcW w:w="879" w:type="dxa"/>
          </w:tcPr>
          <w:p w14:paraId="52A275E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9245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8ED71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DDB8B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411CE29A" w14:textId="134BFE0A" w:rsidR="00697FDC" w:rsidRPr="004D467D" w:rsidRDefault="00697FDC" w:rsidP="00697FDC">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Pr>
          <w:rFonts w:ascii="Times New Roman" w:hAnsi="Times New Roman" w:cs="Times New Roman"/>
          <w:lang w:val="de-DE"/>
        </w:rPr>
        <w:t xml:space="preserve"> Intermediär</w:t>
      </w:r>
    </w:p>
    <w:p w14:paraId="3F3A06DC" w14:textId="77777777" w:rsidR="00697FDC" w:rsidRPr="004D467D" w:rsidRDefault="00697FDC">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697FDC" w:rsidRPr="004D467D" w14:paraId="2D5BB48A"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3B730CE" w14:textId="77777777" w:rsidR="00697FDC" w:rsidRPr="004D467D" w:rsidRDefault="00697FDC" w:rsidP="00F54E6C">
            <w:pPr>
              <w:pStyle w:val="ACLTextFirstLine"/>
              <w:ind w:firstLine="0"/>
              <w:rPr>
                <w:lang w:val="de-DE"/>
              </w:rPr>
            </w:pPr>
            <w:r>
              <w:rPr>
                <w:lang w:val="de-DE"/>
              </w:rPr>
              <w:t>NOMINALPHRASE</w:t>
            </w:r>
          </w:p>
        </w:tc>
        <w:tc>
          <w:tcPr>
            <w:tcW w:w="891" w:type="dxa"/>
          </w:tcPr>
          <w:p w14:paraId="25D81319" w14:textId="07FCC9F0"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D616BC3" w14:textId="104E112F"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697FDC" w:rsidRPr="00697FDC" w14:paraId="13EBBBF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229CE00" w14:textId="77777777" w:rsidR="00697FDC" w:rsidRPr="004D467D" w:rsidRDefault="00697FDC" w:rsidP="00F54E6C">
            <w:pPr>
              <w:pStyle w:val="ACLTextFirstLine"/>
              <w:ind w:firstLine="0"/>
              <w:rPr>
                <w:lang w:val="de-DE"/>
              </w:rPr>
            </w:pPr>
            <w:r>
              <w:rPr>
                <w:lang w:val="de-DE"/>
              </w:rPr>
              <w:t>ART</w:t>
            </w:r>
          </w:p>
        </w:tc>
        <w:tc>
          <w:tcPr>
            <w:tcW w:w="891" w:type="dxa"/>
          </w:tcPr>
          <w:p w14:paraId="08D0B4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9B7341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A86143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59625C7" w14:textId="77777777" w:rsidR="00697FDC" w:rsidRPr="004D467D" w:rsidRDefault="00697FDC" w:rsidP="00F54E6C">
            <w:pPr>
              <w:pStyle w:val="ACLTextFirstLine"/>
              <w:ind w:firstLine="0"/>
              <w:rPr>
                <w:lang w:val="de-DE"/>
              </w:rPr>
            </w:pPr>
            <w:r>
              <w:rPr>
                <w:lang w:val="de-DE"/>
              </w:rPr>
              <w:t>PREP</w:t>
            </w:r>
          </w:p>
        </w:tc>
        <w:tc>
          <w:tcPr>
            <w:tcW w:w="891" w:type="dxa"/>
          </w:tcPr>
          <w:p w14:paraId="7C342E9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8EC34E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F4982D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4C184C6" w14:textId="77777777" w:rsidR="00697FDC" w:rsidRPr="004D467D" w:rsidRDefault="00697FDC" w:rsidP="00F54E6C">
            <w:pPr>
              <w:pStyle w:val="ACLTextFirstLine"/>
              <w:ind w:firstLine="0"/>
              <w:rPr>
                <w:lang w:val="de-DE"/>
              </w:rPr>
            </w:pPr>
            <w:r>
              <w:rPr>
                <w:lang w:val="de-DE"/>
              </w:rPr>
              <w:t>EIGENNAMEN</w:t>
            </w:r>
          </w:p>
        </w:tc>
        <w:tc>
          <w:tcPr>
            <w:tcW w:w="891" w:type="dxa"/>
          </w:tcPr>
          <w:p w14:paraId="6F0F8C2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7F8C8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70B4FF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22CB4AB" w14:textId="77777777" w:rsidR="00697FDC" w:rsidRPr="004D467D" w:rsidRDefault="00697FDC" w:rsidP="00F54E6C">
            <w:pPr>
              <w:pStyle w:val="ACLTextFirstLine"/>
              <w:ind w:firstLine="0"/>
              <w:rPr>
                <w:lang w:val="de-DE"/>
              </w:rPr>
            </w:pPr>
            <w:r>
              <w:rPr>
                <w:lang w:val="de-DE"/>
              </w:rPr>
              <w:t>REDEWENDUNGEN</w:t>
            </w:r>
          </w:p>
        </w:tc>
        <w:tc>
          <w:tcPr>
            <w:tcW w:w="891" w:type="dxa"/>
          </w:tcPr>
          <w:p w14:paraId="281BB9B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AAFB6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4ABD8FC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8069B07" w14:textId="77777777" w:rsidR="00697FDC" w:rsidRPr="004D467D" w:rsidRDefault="00697FDC" w:rsidP="00F54E6C">
            <w:pPr>
              <w:pStyle w:val="ACLTextFirstLine"/>
              <w:ind w:firstLine="0"/>
              <w:rPr>
                <w:lang w:val="de-DE"/>
              </w:rPr>
            </w:pPr>
            <w:r>
              <w:rPr>
                <w:lang w:val="de-DE"/>
              </w:rPr>
              <w:t>EINFACH_NICHT</w:t>
            </w:r>
          </w:p>
        </w:tc>
        <w:tc>
          <w:tcPr>
            <w:tcW w:w="891" w:type="dxa"/>
          </w:tcPr>
          <w:p w14:paraId="60764A8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5155DC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08B41C4"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5410C58" w14:textId="77777777" w:rsidR="00697FDC" w:rsidRPr="004D467D" w:rsidRDefault="00697FDC" w:rsidP="00F54E6C">
            <w:pPr>
              <w:pStyle w:val="ACLTextFirstLine"/>
              <w:ind w:firstLine="0"/>
              <w:rPr>
                <w:lang w:val="de-DE"/>
              </w:rPr>
            </w:pPr>
            <w:r>
              <w:rPr>
                <w:lang w:val="de-DE"/>
              </w:rPr>
              <w:t>ART_NICHT</w:t>
            </w:r>
          </w:p>
        </w:tc>
        <w:tc>
          <w:tcPr>
            <w:tcW w:w="891" w:type="dxa"/>
          </w:tcPr>
          <w:p w14:paraId="0B838A6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06048C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4F814AE"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4966C3FC" w14:textId="77777777" w:rsidR="00697FDC" w:rsidRPr="004D467D" w:rsidRDefault="00697FDC" w:rsidP="00F54E6C">
            <w:pPr>
              <w:pStyle w:val="ACLTextFirstLine"/>
              <w:ind w:firstLine="0"/>
              <w:rPr>
                <w:lang w:val="de-DE"/>
              </w:rPr>
            </w:pPr>
            <w:r>
              <w:rPr>
                <w:lang w:val="de-DE"/>
              </w:rPr>
              <w:t>PREP_NICHT</w:t>
            </w:r>
          </w:p>
        </w:tc>
        <w:tc>
          <w:tcPr>
            <w:tcW w:w="891" w:type="dxa"/>
          </w:tcPr>
          <w:p w14:paraId="067974D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C840AD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161EE0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C3E43EE" w14:textId="77777777" w:rsidR="00697FDC" w:rsidRPr="004D467D" w:rsidRDefault="00697FDC" w:rsidP="00F54E6C">
            <w:pPr>
              <w:pStyle w:val="ACLTextFirstLine"/>
              <w:ind w:firstLine="0"/>
              <w:rPr>
                <w:lang w:val="de-DE"/>
              </w:rPr>
            </w:pPr>
            <w:r>
              <w:rPr>
                <w:lang w:val="de-DE"/>
              </w:rPr>
              <w:t>GESAMT_UNBEKANNT</w:t>
            </w:r>
          </w:p>
        </w:tc>
        <w:tc>
          <w:tcPr>
            <w:tcW w:w="891" w:type="dxa"/>
          </w:tcPr>
          <w:p w14:paraId="2BC0F0E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3E5C57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D3F42BC" w14:textId="77777777" w:rsidTr="00697FD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14F5A3B7" w14:textId="77777777" w:rsidR="00697FDC" w:rsidRPr="004D467D" w:rsidRDefault="00697FDC" w:rsidP="00F54E6C">
            <w:pPr>
              <w:pStyle w:val="ACLTextFirstLine"/>
              <w:ind w:firstLine="0"/>
              <w:rPr>
                <w:lang w:val="de-DE"/>
              </w:rPr>
            </w:pPr>
            <w:r>
              <w:rPr>
                <w:lang w:val="de-DE"/>
              </w:rPr>
              <w:t>GESAMT_WAHR</w:t>
            </w:r>
          </w:p>
        </w:tc>
        <w:tc>
          <w:tcPr>
            <w:tcW w:w="891" w:type="dxa"/>
          </w:tcPr>
          <w:p w14:paraId="2E96722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CA63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023379B6"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EF020BA" w14:textId="77777777" w:rsidR="00697FDC" w:rsidRPr="004D467D" w:rsidRDefault="00697FDC" w:rsidP="00F54E6C">
            <w:pPr>
              <w:pStyle w:val="ACLTextFirstLine"/>
              <w:ind w:firstLine="0"/>
              <w:rPr>
                <w:lang w:val="de-DE"/>
              </w:rPr>
            </w:pPr>
            <w:r>
              <w:rPr>
                <w:lang w:val="de-DE"/>
              </w:rPr>
              <w:t>GESAMT_FALSCH</w:t>
            </w:r>
          </w:p>
        </w:tc>
        <w:tc>
          <w:tcPr>
            <w:tcW w:w="891" w:type="dxa"/>
          </w:tcPr>
          <w:p w14:paraId="3D24782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B216DC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7FFAF751" w14:textId="368CBAFA"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 xml:space="preserve">Tabelle </w:t>
      </w:r>
      <w:r w:rsidR="00697FDC">
        <w:rPr>
          <w:rFonts w:ascii="Times New Roman" w:hAnsi="Times New Roman" w:cs="Times New Roman"/>
          <w:lang w:val="de-DE"/>
        </w:rPr>
        <w:t>training</w:t>
      </w:r>
      <w:r w:rsidR="00697FDC">
        <w:rPr>
          <w:rFonts w:ascii="Times New Roman" w:hAnsi="Times New Roman" w:cs="Times New Roman"/>
          <w:lang w:val="de-DE"/>
        </w:rPr>
        <w:t xml:space="preserve"> fortgeschritten </w:t>
      </w:r>
    </w:p>
    <w:p w14:paraId="756E3348" w14:textId="77777777" w:rsidR="005F411D" w:rsidRPr="004D467D" w:rsidRDefault="005F411D" w:rsidP="005F411D">
      <w:pPr>
        <w:rPr>
          <w:rFonts w:ascii="Times New Roman" w:hAnsi="Times New Roman" w:cs="Times New Roman"/>
          <w:lang w:val="de-DE"/>
        </w:rPr>
      </w:pPr>
    </w:p>
    <w:p w14:paraId="4BFD9A0F" w14:textId="77777777" w:rsidR="00827FA6"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TableauGrille1Clair"/>
        <w:tblW w:w="6524" w:type="dxa"/>
        <w:tblLook w:val="04A0" w:firstRow="1" w:lastRow="0" w:firstColumn="1" w:lastColumn="0" w:noHBand="0" w:noVBand="1"/>
      </w:tblPr>
      <w:tblGrid>
        <w:gridCol w:w="2984"/>
        <w:gridCol w:w="891"/>
        <w:gridCol w:w="879"/>
        <w:gridCol w:w="891"/>
        <w:gridCol w:w="879"/>
      </w:tblGrid>
      <w:tr w:rsidR="00827FA6" w:rsidRPr="004D467D" w14:paraId="703F46E2"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B0C1C85" w14:textId="77777777" w:rsidR="00827FA6" w:rsidRPr="004D467D" w:rsidRDefault="00827FA6" w:rsidP="00F54E6C">
            <w:pPr>
              <w:pStyle w:val="ACLTextFirstLine"/>
              <w:ind w:firstLine="0"/>
              <w:rPr>
                <w:lang w:val="de-DE"/>
              </w:rPr>
            </w:pPr>
            <w:r>
              <w:rPr>
                <w:lang w:val="de-DE"/>
              </w:rPr>
              <w:lastRenderedPageBreak/>
              <w:t>NOMINALPHRASE</w:t>
            </w:r>
          </w:p>
        </w:tc>
        <w:tc>
          <w:tcPr>
            <w:tcW w:w="879" w:type="dxa"/>
          </w:tcPr>
          <w:p w14:paraId="7AAF09C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54" w:type="dxa"/>
          </w:tcPr>
          <w:p w14:paraId="28182ED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c>
          <w:tcPr>
            <w:tcW w:w="879" w:type="dxa"/>
          </w:tcPr>
          <w:p w14:paraId="42C952C2"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EN</w:t>
            </w:r>
          </w:p>
        </w:tc>
        <w:tc>
          <w:tcPr>
            <w:tcW w:w="854" w:type="dxa"/>
          </w:tcPr>
          <w:p w14:paraId="4078AADA"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FR</w:t>
            </w:r>
          </w:p>
        </w:tc>
      </w:tr>
      <w:tr w:rsidR="00827FA6" w:rsidRPr="00697FDC" w14:paraId="293BC7D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468F3633" w14:textId="77777777" w:rsidR="00827FA6" w:rsidRPr="004D467D" w:rsidRDefault="00827FA6" w:rsidP="00F54E6C">
            <w:pPr>
              <w:pStyle w:val="ACLTextFirstLine"/>
              <w:ind w:firstLine="0"/>
              <w:rPr>
                <w:lang w:val="de-DE"/>
              </w:rPr>
            </w:pPr>
            <w:r>
              <w:rPr>
                <w:lang w:val="de-DE"/>
              </w:rPr>
              <w:t>ART</w:t>
            </w:r>
          </w:p>
        </w:tc>
        <w:tc>
          <w:tcPr>
            <w:tcW w:w="879" w:type="dxa"/>
          </w:tcPr>
          <w:p w14:paraId="7F1F2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BB065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9F03D4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06CCE8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E188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56D6E4C" w14:textId="77777777" w:rsidR="00827FA6" w:rsidRPr="004D467D" w:rsidRDefault="00827FA6" w:rsidP="00F54E6C">
            <w:pPr>
              <w:pStyle w:val="ACLTextFirstLine"/>
              <w:ind w:firstLine="0"/>
              <w:rPr>
                <w:lang w:val="de-DE"/>
              </w:rPr>
            </w:pPr>
            <w:r>
              <w:rPr>
                <w:lang w:val="de-DE"/>
              </w:rPr>
              <w:t>PREP</w:t>
            </w:r>
          </w:p>
        </w:tc>
        <w:tc>
          <w:tcPr>
            <w:tcW w:w="879" w:type="dxa"/>
          </w:tcPr>
          <w:p w14:paraId="022D3D7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1C9CC3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F9266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54290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6D450B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8BFE3BC" w14:textId="77777777" w:rsidR="00827FA6" w:rsidRPr="004D467D" w:rsidRDefault="00827FA6" w:rsidP="00F54E6C">
            <w:pPr>
              <w:pStyle w:val="ACLTextFirstLine"/>
              <w:ind w:firstLine="0"/>
              <w:rPr>
                <w:lang w:val="de-DE"/>
              </w:rPr>
            </w:pPr>
            <w:r>
              <w:rPr>
                <w:lang w:val="de-DE"/>
              </w:rPr>
              <w:t>EIGENNAMEN</w:t>
            </w:r>
          </w:p>
        </w:tc>
        <w:tc>
          <w:tcPr>
            <w:tcW w:w="879" w:type="dxa"/>
          </w:tcPr>
          <w:p w14:paraId="2490845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7316C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E2E59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733A18B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01E7AB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A28997F" w14:textId="77777777" w:rsidR="00827FA6" w:rsidRPr="004D467D" w:rsidRDefault="00827FA6" w:rsidP="00F54E6C">
            <w:pPr>
              <w:pStyle w:val="ACLTextFirstLine"/>
              <w:ind w:firstLine="0"/>
              <w:rPr>
                <w:lang w:val="de-DE"/>
              </w:rPr>
            </w:pPr>
            <w:r>
              <w:rPr>
                <w:lang w:val="de-DE"/>
              </w:rPr>
              <w:t>REDEWENDUNGEN</w:t>
            </w:r>
          </w:p>
        </w:tc>
        <w:tc>
          <w:tcPr>
            <w:tcW w:w="879" w:type="dxa"/>
          </w:tcPr>
          <w:p w14:paraId="32959F5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10F80C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ACC7C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C6BB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F6CCB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C559106" w14:textId="77777777" w:rsidR="00827FA6" w:rsidRPr="004D467D" w:rsidRDefault="00827FA6" w:rsidP="00F54E6C">
            <w:pPr>
              <w:pStyle w:val="ACLTextFirstLine"/>
              <w:ind w:firstLine="0"/>
              <w:rPr>
                <w:lang w:val="de-DE"/>
              </w:rPr>
            </w:pPr>
            <w:r>
              <w:rPr>
                <w:lang w:val="de-DE"/>
              </w:rPr>
              <w:t>EINFACH_NICHT</w:t>
            </w:r>
          </w:p>
        </w:tc>
        <w:tc>
          <w:tcPr>
            <w:tcW w:w="879" w:type="dxa"/>
          </w:tcPr>
          <w:p w14:paraId="39A959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0EB2B7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8EF5CA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C360F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5823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BCEE97D" w14:textId="77777777" w:rsidR="00827FA6" w:rsidRPr="004D467D" w:rsidRDefault="00827FA6" w:rsidP="00F54E6C">
            <w:pPr>
              <w:pStyle w:val="ACLTextFirstLine"/>
              <w:ind w:firstLine="0"/>
              <w:rPr>
                <w:lang w:val="de-DE"/>
              </w:rPr>
            </w:pPr>
            <w:r>
              <w:rPr>
                <w:lang w:val="de-DE"/>
              </w:rPr>
              <w:t>ART_NICHT</w:t>
            </w:r>
          </w:p>
        </w:tc>
        <w:tc>
          <w:tcPr>
            <w:tcW w:w="879" w:type="dxa"/>
          </w:tcPr>
          <w:p w14:paraId="7BE0565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5D6A6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2C8A6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69CBAC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D7A36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1F513460" w14:textId="77777777" w:rsidR="00827FA6" w:rsidRPr="004D467D" w:rsidRDefault="00827FA6" w:rsidP="00F54E6C">
            <w:pPr>
              <w:pStyle w:val="ACLTextFirstLine"/>
              <w:ind w:firstLine="0"/>
              <w:rPr>
                <w:lang w:val="de-DE"/>
              </w:rPr>
            </w:pPr>
            <w:r>
              <w:rPr>
                <w:lang w:val="de-DE"/>
              </w:rPr>
              <w:t>PREP_NICHT</w:t>
            </w:r>
          </w:p>
        </w:tc>
        <w:tc>
          <w:tcPr>
            <w:tcW w:w="879" w:type="dxa"/>
          </w:tcPr>
          <w:p w14:paraId="095309C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AB45B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29EC5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FF8F92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A11070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47DA90E" w14:textId="77777777" w:rsidR="00827FA6" w:rsidRPr="004D467D" w:rsidRDefault="00827FA6" w:rsidP="00F54E6C">
            <w:pPr>
              <w:pStyle w:val="ACLTextFirstLine"/>
              <w:ind w:firstLine="0"/>
              <w:rPr>
                <w:lang w:val="de-DE"/>
              </w:rPr>
            </w:pPr>
            <w:r>
              <w:rPr>
                <w:lang w:val="de-DE"/>
              </w:rPr>
              <w:t>GESAMT_UNBEKANNT</w:t>
            </w:r>
          </w:p>
        </w:tc>
        <w:tc>
          <w:tcPr>
            <w:tcW w:w="879" w:type="dxa"/>
          </w:tcPr>
          <w:p w14:paraId="53CB3A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69DA2F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881116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A848C8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8B1BBD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A46FFB6" w14:textId="77777777" w:rsidR="00827FA6" w:rsidRPr="004D467D" w:rsidRDefault="00827FA6" w:rsidP="00F54E6C">
            <w:pPr>
              <w:pStyle w:val="ACLTextFirstLine"/>
              <w:ind w:firstLine="0"/>
              <w:rPr>
                <w:lang w:val="de-DE"/>
              </w:rPr>
            </w:pPr>
            <w:r>
              <w:rPr>
                <w:lang w:val="de-DE"/>
              </w:rPr>
              <w:t>GESAMT_WAHR</w:t>
            </w:r>
          </w:p>
        </w:tc>
        <w:tc>
          <w:tcPr>
            <w:tcW w:w="879" w:type="dxa"/>
          </w:tcPr>
          <w:p w14:paraId="10CCF27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7E70C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AB89EC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7B07CD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1CCF91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580E7DF" w14:textId="77777777" w:rsidR="00827FA6" w:rsidRPr="004D467D" w:rsidRDefault="00827FA6" w:rsidP="00F54E6C">
            <w:pPr>
              <w:pStyle w:val="ACLTextFirstLine"/>
              <w:ind w:firstLine="0"/>
              <w:rPr>
                <w:lang w:val="de-DE"/>
              </w:rPr>
            </w:pPr>
            <w:r>
              <w:rPr>
                <w:lang w:val="de-DE"/>
              </w:rPr>
              <w:t>GESAMT_FALSCH</w:t>
            </w:r>
          </w:p>
        </w:tc>
        <w:tc>
          <w:tcPr>
            <w:tcW w:w="879" w:type="dxa"/>
          </w:tcPr>
          <w:p w14:paraId="4D4C471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24FA7C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E44B2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52399B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6F7BD71E" w14:textId="184E0E29"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w:t>
      </w:r>
      <w:r w:rsidR="006301FB">
        <w:rPr>
          <w:rFonts w:ascii="Times New Roman" w:hAnsi="Times New Roman" w:cs="Times New Roman"/>
          <w:lang w:val="de-DE"/>
        </w:rPr>
        <w:t>Anfänger</w:t>
      </w:r>
      <w:r>
        <w:rPr>
          <w:rFonts w:ascii="Times New Roman" w:hAnsi="Times New Roman" w:cs="Times New Roman"/>
          <w:lang w:val="de-DE"/>
        </w:rPr>
        <w:t xml:space="preserve"> </w:t>
      </w:r>
    </w:p>
    <w:p w14:paraId="7CF880D9" w14:textId="77777777" w:rsidR="00827FA6" w:rsidRDefault="00827FA6" w:rsidP="00827FA6">
      <w:pPr>
        <w:rPr>
          <w:rFonts w:ascii="Times New Roman" w:hAnsi="Times New Roman" w:cs="Times New Roman"/>
          <w:lang w:val="de-DE"/>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827FA6" w:rsidRPr="004D467D" w14:paraId="2521181B"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473F4B3" w14:textId="77777777" w:rsidR="00827FA6" w:rsidRPr="004D467D" w:rsidRDefault="00827FA6" w:rsidP="00F54E6C">
            <w:pPr>
              <w:pStyle w:val="ACLTextFirstLine"/>
              <w:ind w:firstLine="0"/>
              <w:rPr>
                <w:lang w:val="de-DE"/>
              </w:rPr>
            </w:pPr>
            <w:r>
              <w:rPr>
                <w:lang w:val="de-DE"/>
              </w:rPr>
              <w:t>NOMINALPHRASE</w:t>
            </w:r>
          </w:p>
        </w:tc>
        <w:tc>
          <w:tcPr>
            <w:tcW w:w="879" w:type="dxa"/>
          </w:tcPr>
          <w:p w14:paraId="4F7F583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6367D9A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22157A77"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2D07F3CF"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827FA6" w:rsidRPr="00697FDC" w14:paraId="712B8BC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1A6775D" w14:textId="77777777" w:rsidR="00827FA6" w:rsidRPr="004D467D" w:rsidRDefault="00827FA6" w:rsidP="00F54E6C">
            <w:pPr>
              <w:pStyle w:val="ACLTextFirstLine"/>
              <w:ind w:firstLine="0"/>
              <w:rPr>
                <w:lang w:val="de-DE"/>
              </w:rPr>
            </w:pPr>
            <w:r>
              <w:rPr>
                <w:lang w:val="de-DE"/>
              </w:rPr>
              <w:t>ART</w:t>
            </w:r>
          </w:p>
        </w:tc>
        <w:tc>
          <w:tcPr>
            <w:tcW w:w="879" w:type="dxa"/>
          </w:tcPr>
          <w:p w14:paraId="6A3DDD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256841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C15F3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132B3E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9B5ABA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E9DAD8E" w14:textId="77777777" w:rsidR="00827FA6" w:rsidRPr="004D467D" w:rsidRDefault="00827FA6" w:rsidP="00F54E6C">
            <w:pPr>
              <w:pStyle w:val="ACLTextFirstLine"/>
              <w:ind w:firstLine="0"/>
              <w:rPr>
                <w:lang w:val="de-DE"/>
              </w:rPr>
            </w:pPr>
            <w:r>
              <w:rPr>
                <w:lang w:val="de-DE"/>
              </w:rPr>
              <w:t>PREP</w:t>
            </w:r>
          </w:p>
        </w:tc>
        <w:tc>
          <w:tcPr>
            <w:tcW w:w="879" w:type="dxa"/>
          </w:tcPr>
          <w:p w14:paraId="7217E1D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94023B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CA5F95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65A853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D1C6E8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9871E9A" w14:textId="77777777" w:rsidR="00827FA6" w:rsidRPr="004D467D" w:rsidRDefault="00827FA6" w:rsidP="00F54E6C">
            <w:pPr>
              <w:pStyle w:val="ACLTextFirstLine"/>
              <w:ind w:firstLine="0"/>
              <w:rPr>
                <w:lang w:val="de-DE"/>
              </w:rPr>
            </w:pPr>
            <w:r>
              <w:rPr>
                <w:lang w:val="de-DE"/>
              </w:rPr>
              <w:t>EIGENNAMEN</w:t>
            </w:r>
          </w:p>
        </w:tc>
        <w:tc>
          <w:tcPr>
            <w:tcW w:w="879" w:type="dxa"/>
          </w:tcPr>
          <w:p w14:paraId="0FADDA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B99CC9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649CD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85557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48ED9CE"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6C91C0A" w14:textId="77777777" w:rsidR="00827FA6" w:rsidRPr="004D467D" w:rsidRDefault="00827FA6" w:rsidP="00F54E6C">
            <w:pPr>
              <w:pStyle w:val="ACLTextFirstLine"/>
              <w:ind w:firstLine="0"/>
              <w:rPr>
                <w:lang w:val="de-DE"/>
              </w:rPr>
            </w:pPr>
            <w:r>
              <w:rPr>
                <w:lang w:val="de-DE"/>
              </w:rPr>
              <w:t>REDEWENDUNGEN</w:t>
            </w:r>
          </w:p>
        </w:tc>
        <w:tc>
          <w:tcPr>
            <w:tcW w:w="879" w:type="dxa"/>
          </w:tcPr>
          <w:p w14:paraId="7C459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451AB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24C07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8F7C6B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0109A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7469BAF" w14:textId="77777777" w:rsidR="00827FA6" w:rsidRPr="004D467D" w:rsidRDefault="00827FA6" w:rsidP="00F54E6C">
            <w:pPr>
              <w:pStyle w:val="ACLTextFirstLine"/>
              <w:ind w:firstLine="0"/>
              <w:rPr>
                <w:lang w:val="de-DE"/>
              </w:rPr>
            </w:pPr>
            <w:r>
              <w:rPr>
                <w:lang w:val="de-DE"/>
              </w:rPr>
              <w:t>EINFACH_NICHT</w:t>
            </w:r>
          </w:p>
        </w:tc>
        <w:tc>
          <w:tcPr>
            <w:tcW w:w="879" w:type="dxa"/>
          </w:tcPr>
          <w:p w14:paraId="4ACF7F5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54DC4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392BDE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F8BE5F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6797A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3DCCB06" w14:textId="77777777" w:rsidR="00827FA6" w:rsidRPr="004D467D" w:rsidRDefault="00827FA6" w:rsidP="00F54E6C">
            <w:pPr>
              <w:pStyle w:val="ACLTextFirstLine"/>
              <w:ind w:firstLine="0"/>
              <w:rPr>
                <w:lang w:val="de-DE"/>
              </w:rPr>
            </w:pPr>
            <w:r>
              <w:rPr>
                <w:lang w:val="de-DE"/>
              </w:rPr>
              <w:t>ART_NICHT</w:t>
            </w:r>
          </w:p>
        </w:tc>
        <w:tc>
          <w:tcPr>
            <w:tcW w:w="879" w:type="dxa"/>
          </w:tcPr>
          <w:p w14:paraId="2865803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8F4B26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E6D970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48A1F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A5003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D646722" w14:textId="77777777" w:rsidR="00827FA6" w:rsidRPr="004D467D" w:rsidRDefault="00827FA6" w:rsidP="00F54E6C">
            <w:pPr>
              <w:pStyle w:val="ACLTextFirstLine"/>
              <w:ind w:firstLine="0"/>
              <w:rPr>
                <w:lang w:val="de-DE"/>
              </w:rPr>
            </w:pPr>
            <w:r>
              <w:rPr>
                <w:lang w:val="de-DE"/>
              </w:rPr>
              <w:t>PREP_NICHT</w:t>
            </w:r>
          </w:p>
        </w:tc>
        <w:tc>
          <w:tcPr>
            <w:tcW w:w="879" w:type="dxa"/>
          </w:tcPr>
          <w:p w14:paraId="3FD5823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CF0F2A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9A1B3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D12839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7A5947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A972A85" w14:textId="77777777" w:rsidR="00827FA6" w:rsidRPr="004D467D" w:rsidRDefault="00827FA6" w:rsidP="00F54E6C">
            <w:pPr>
              <w:pStyle w:val="ACLTextFirstLine"/>
              <w:ind w:firstLine="0"/>
              <w:rPr>
                <w:lang w:val="de-DE"/>
              </w:rPr>
            </w:pPr>
            <w:r>
              <w:rPr>
                <w:lang w:val="de-DE"/>
              </w:rPr>
              <w:t>GESAMT_UNBEKANNT</w:t>
            </w:r>
          </w:p>
        </w:tc>
        <w:tc>
          <w:tcPr>
            <w:tcW w:w="879" w:type="dxa"/>
          </w:tcPr>
          <w:p w14:paraId="0447013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07619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D37D54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1FE664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4C0D8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63CA22B" w14:textId="77777777" w:rsidR="00827FA6" w:rsidRPr="004D467D" w:rsidRDefault="00827FA6" w:rsidP="00F54E6C">
            <w:pPr>
              <w:pStyle w:val="ACLTextFirstLine"/>
              <w:ind w:firstLine="0"/>
              <w:rPr>
                <w:lang w:val="de-DE"/>
              </w:rPr>
            </w:pPr>
            <w:r>
              <w:rPr>
                <w:lang w:val="de-DE"/>
              </w:rPr>
              <w:t>GESAMT_WAHR</w:t>
            </w:r>
          </w:p>
        </w:tc>
        <w:tc>
          <w:tcPr>
            <w:tcW w:w="879" w:type="dxa"/>
          </w:tcPr>
          <w:p w14:paraId="3F2633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79CF8D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0315A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61FDA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6DAC9A6"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7AF3660" w14:textId="77777777" w:rsidR="00827FA6" w:rsidRPr="004D467D" w:rsidRDefault="00827FA6" w:rsidP="00F54E6C">
            <w:pPr>
              <w:pStyle w:val="ACLTextFirstLine"/>
              <w:ind w:firstLine="0"/>
              <w:rPr>
                <w:lang w:val="de-DE"/>
              </w:rPr>
            </w:pPr>
            <w:r>
              <w:rPr>
                <w:lang w:val="de-DE"/>
              </w:rPr>
              <w:t>GESAMT_FALSCH</w:t>
            </w:r>
          </w:p>
        </w:tc>
        <w:tc>
          <w:tcPr>
            <w:tcW w:w="879" w:type="dxa"/>
          </w:tcPr>
          <w:p w14:paraId="27C5EE5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F558E4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03FC0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D88E5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2276B7CE" w14:textId="4E83FDDF"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Intermediär</w:t>
      </w:r>
    </w:p>
    <w:p w14:paraId="3F760CCA" w14:textId="77777777" w:rsidR="00827FA6" w:rsidRPr="004D467D" w:rsidRDefault="00827FA6" w:rsidP="00827FA6">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827FA6" w:rsidRPr="004D467D" w14:paraId="12AA796E"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ED568A4" w14:textId="77777777" w:rsidR="00827FA6" w:rsidRPr="004D467D" w:rsidRDefault="00827FA6" w:rsidP="00F54E6C">
            <w:pPr>
              <w:pStyle w:val="ACLTextFirstLine"/>
              <w:ind w:firstLine="0"/>
              <w:rPr>
                <w:lang w:val="de-DE"/>
              </w:rPr>
            </w:pPr>
            <w:r>
              <w:rPr>
                <w:lang w:val="de-DE"/>
              </w:rPr>
              <w:t>NOMINALPHRASE</w:t>
            </w:r>
          </w:p>
        </w:tc>
        <w:tc>
          <w:tcPr>
            <w:tcW w:w="891" w:type="dxa"/>
          </w:tcPr>
          <w:p w14:paraId="4C1C2B7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FBBCCB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827FA6" w:rsidRPr="00697FDC" w14:paraId="18CA5B2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10133B9" w14:textId="77777777" w:rsidR="00827FA6" w:rsidRPr="004D467D" w:rsidRDefault="00827FA6" w:rsidP="00F54E6C">
            <w:pPr>
              <w:pStyle w:val="ACLTextFirstLine"/>
              <w:ind w:firstLine="0"/>
              <w:rPr>
                <w:lang w:val="de-DE"/>
              </w:rPr>
            </w:pPr>
            <w:r>
              <w:rPr>
                <w:lang w:val="de-DE"/>
              </w:rPr>
              <w:t>ART</w:t>
            </w:r>
          </w:p>
        </w:tc>
        <w:tc>
          <w:tcPr>
            <w:tcW w:w="891" w:type="dxa"/>
          </w:tcPr>
          <w:p w14:paraId="162A13F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74D3A8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1C486F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617BD6A" w14:textId="77777777" w:rsidR="00827FA6" w:rsidRPr="004D467D" w:rsidRDefault="00827FA6" w:rsidP="00F54E6C">
            <w:pPr>
              <w:pStyle w:val="ACLTextFirstLine"/>
              <w:ind w:firstLine="0"/>
              <w:rPr>
                <w:lang w:val="de-DE"/>
              </w:rPr>
            </w:pPr>
            <w:r>
              <w:rPr>
                <w:lang w:val="de-DE"/>
              </w:rPr>
              <w:t>PREP</w:t>
            </w:r>
          </w:p>
        </w:tc>
        <w:tc>
          <w:tcPr>
            <w:tcW w:w="891" w:type="dxa"/>
          </w:tcPr>
          <w:p w14:paraId="77CA419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543B6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230BA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B7B2D7D" w14:textId="77777777" w:rsidR="00827FA6" w:rsidRPr="004D467D" w:rsidRDefault="00827FA6" w:rsidP="00F54E6C">
            <w:pPr>
              <w:pStyle w:val="ACLTextFirstLine"/>
              <w:ind w:firstLine="0"/>
              <w:rPr>
                <w:lang w:val="de-DE"/>
              </w:rPr>
            </w:pPr>
            <w:r>
              <w:rPr>
                <w:lang w:val="de-DE"/>
              </w:rPr>
              <w:t>EIGENNAMEN</w:t>
            </w:r>
          </w:p>
        </w:tc>
        <w:tc>
          <w:tcPr>
            <w:tcW w:w="891" w:type="dxa"/>
          </w:tcPr>
          <w:p w14:paraId="1F8CFA3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E68CA3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9AEB56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C82035D" w14:textId="77777777" w:rsidR="00827FA6" w:rsidRPr="004D467D" w:rsidRDefault="00827FA6" w:rsidP="00F54E6C">
            <w:pPr>
              <w:pStyle w:val="ACLTextFirstLine"/>
              <w:ind w:firstLine="0"/>
              <w:rPr>
                <w:lang w:val="de-DE"/>
              </w:rPr>
            </w:pPr>
            <w:r>
              <w:rPr>
                <w:lang w:val="de-DE"/>
              </w:rPr>
              <w:t>REDEWENDUNGEN</w:t>
            </w:r>
          </w:p>
        </w:tc>
        <w:tc>
          <w:tcPr>
            <w:tcW w:w="891" w:type="dxa"/>
          </w:tcPr>
          <w:p w14:paraId="22C80B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F7BC12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3057AE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E7263B9" w14:textId="77777777" w:rsidR="00827FA6" w:rsidRPr="004D467D" w:rsidRDefault="00827FA6" w:rsidP="00F54E6C">
            <w:pPr>
              <w:pStyle w:val="ACLTextFirstLine"/>
              <w:ind w:firstLine="0"/>
              <w:rPr>
                <w:lang w:val="de-DE"/>
              </w:rPr>
            </w:pPr>
            <w:r>
              <w:rPr>
                <w:lang w:val="de-DE"/>
              </w:rPr>
              <w:t>EINFACH_NICHT</w:t>
            </w:r>
          </w:p>
        </w:tc>
        <w:tc>
          <w:tcPr>
            <w:tcW w:w="891" w:type="dxa"/>
          </w:tcPr>
          <w:p w14:paraId="45687D4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49C16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18F37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4480B5E" w14:textId="77777777" w:rsidR="00827FA6" w:rsidRPr="004D467D" w:rsidRDefault="00827FA6" w:rsidP="00F54E6C">
            <w:pPr>
              <w:pStyle w:val="ACLTextFirstLine"/>
              <w:ind w:firstLine="0"/>
              <w:rPr>
                <w:lang w:val="de-DE"/>
              </w:rPr>
            </w:pPr>
            <w:r>
              <w:rPr>
                <w:lang w:val="de-DE"/>
              </w:rPr>
              <w:t>ART_NICHT</w:t>
            </w:r>
          </w:p>
        </w:tc>
        <w:tc>
          <w:tcPr>
            <w:tcW w:w="891" w:type="dxa"/>
          </w:tcPr>
          <w:p w14:paraId="5AE8D1C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C43B0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B84C5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1F406B4E" w14:textId="77777777" w:rsidR="00827FA6" w:rsidRPr="004D467D" w:rsidRDefault="00827FA6" w:rsidP="00F54E6C">
            <w:pPr>
              <w:pStyle w:val="ACLTextFirstLine"/>
              <w:ind w:firstLine="0"/>
              <w:rPr>
                <w:lang w:val="de-DE"/>
              </w:rPr>
            </w:pPr>
            <w:r>
              <w:rPr>
                <w:lang w:val="de-DE"/>
              </w:rPr>
              <w:t>PREP_NICHT</w:t>
            </w:r>
          </w:p>
        </w:tc>
        <w:tc>
          <w:tcPr>
            <w:tcW w:w="891" w:type="dxa"/>
          </w:tcPr>
          <w:p w14:paraId="056151C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18BDD6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D3D609D"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254B237" w14:textId="77777777" w:rsidR="00827FA6" w:rsidRPr="004D467D" w:rsidRDefault="00827FA6" w:rsidP="00F54E6C">
            <w:pPr>
              <w:pStyle w:val="ACLTextFirstLine"/>
              <w:ind w:firstLine="0"/>
              <w:rPr>
                <w:lang w:val="de-DE"/>
              </w:rPr>
            </w:pPr>
            <w:r>
              <w:rPr>
                <w:lang w:val="de-DE"/>
              </w:rPr>
              <w:t>GESAMT_UNBEKANNT</w:t>
            </w:r>
          </w:p>
        </w:tc>
        <w:tc>
          <w:tcPr>
            <w:tcW w:w="891" w:type="dxa"/>
          </w:tcPr>
          <w:p w14:paraId="1645D7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07680F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A0C4329" w14:textId="77777777" w:rsidTr="00F54E6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26B03051" w14:textId="77777777" w:rsidR="00827FA6" w:rsidRPr="004D467D" w:rsidRDefault="00827FA6" w:rsidP="00F54E6C">
            <w:pPr>
              <w:pStyle w:val="ACLTextFirstLine"/>
              <w:ind w:firstLine="0"/>
              <w:rPr>
                <w:lang w:val="de-DE"/>
              </w:rPr>
            </w:pPr>
            <w:r>
              <w:rPr>
                <w:lang w:val="de-DE"/>
              </w:rPr>
              <w:t>GESAMT_WAHR</w:t>
            </w:r>
          </w:p>
        </w:tc>
        <w:tc>
          <w:tcPr>
            <w:tcW w:w="891" w:type="dxa"/>
          </w:tcPr>
          <w:p w14:paraId="503A5FA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7372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E537A5"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3797906" w14:textId="77777777" w:rsidR="00827FA6" w:rsidRPr="004D467D" w:rsidRDefault="00827FA6" w:rsidP="00F54E6C">
            <w:pPr>
              <w:pStyle w:val="ACLTextFirstLine"/>
              <w:ind w:firstLine="0"/>
              <w:rPr>
                <w:lang w:val="de-DE"/>
              </w:rPr>
            </w:pPr>
            <w:r>
              <w:rPr>
                <w:lang w:val="de-DE"/>
              </w:rPr>
              <w:t>GESAMT_FALSCH</w:t>
            </w:r>
          </w:p>
        </w:tc>
        <w:tc>
          <w:tcPr>
            <w:tcW w:w="891" w:type="dxa"/>
          </w:tcPr>
          <w:p w14:paraId="1624C2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B357C1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0D9499E0" w14:textId="73890580"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fortgeschritten </w:t>
      </w:r>
    </w:p>
    <w:p w14:paraId="18DFCD44" w14:textId="77777777" w:rsidR="00827FA6" w:rsidRPr="004D467D" w:rsidRDefault="00827FA6" w:rsidP="00827FA6">
      <w:pPr>
        <w:rPr>
          <w:rFonts w:ascii="Times New Roman" w:hAnsi="Times New Roman" w:cs="Times New Roman"/>
          <w:lang w:val="de-DE"/>
        </w:rPr>
      </w:pPr>
    </w:p>
    <w:p w14:paraId="3F0C4E08" w14:textId="3E6E89AF" w:rsidR="005F411D" w:rsidRPr="004D467D" w:rsidRDefault="00827FA6">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180A2EEB" w14:textId="77777777" w:rsidR="0000510B" w:rsidRDefault="0000510B">
      <w:pPr>
        <w:rPr>
          <w:rFonts w:ascii="Times New Roman" w:eastAsia="MS Mincho" w:hAnsi="Times New Roman" w:cs="Times New Roman"/>
          <w:b/>
          <w:bCs/>
          <w:kern w:val="16"/>
          <w:sz w:val="24"/>
          <w:szCs w:val="26"/>
          <w:lang w:val="de-DE" w:eastAsia="de-DE"/>
        </w:rPr>
      </w:pPr>
      <w:r>
        <w:rPr>
          <w:lang w:val="de-DE"/>
        </w:rPr>
        <w:br w:type="page"/>
      </w:r>
    </w:p>
    <w:p w14:paraId="4F99CD29" w14:textId="704EBF34" w:rsidR="00CD15B1" w:rsidRPr="004D467D" w:rsidRDefault="00CD15B1" w:rsidP="00CD15B1">
      <w:pPr>
        <w:pStyle w:val="ACLReferencesHeader"/>
        <w:rPr>
          <w:lang w:val="de-DE"/>
        </w:rPr>
      </w:pPr>
      <w:r w:rsidRPr="004D467D">
        <w:rPr>
          <w:lang w:val="de-DE"/>
        </w:rPr>
        <w:lastRenderedPageBreak/>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742B9" w14:textId="77777777" w:rsidR="00FE0499" w:rsidRDefault="00FE0499" w:rsidP="00667A63">
      <w:pPr>
        <w:spacing w:after="0" w:line="240" w:lineRule="auto"/>
      </w:pPr>
      <w:r>
        <w:separator/>
      </w:r>
    </w:p>
    <w:p w14:paraId="2E17797E" w14:textId="77777777" w:rsidR="00FE0499" w:rsidRDefault="00FE0499"/>
  </w:endnote>
  <w:endnote w:type="continuationSeparator" w:id="0">
    <w:p w14:paraId="739E31D4" w14:textId="77777777" w:rsidR="00FE0499" w:rsidRDefault="00FE0499" w:rsidP="00667A63">
      <w:pPr>
        <w:spacing w:after="0" w:line="240" w:lineRule="auto"/>
      </w:pPr>
      <w:r>
        <w:continuationSeparator/>
      </w:r>
    </w:p>
    <w:p w14:paraId="16EA97EA" w14:textId="77777777" w:rsidR="00FE0499" w:rsidRDefault="00FE0499"/>
    <w:p w14:paraId="40D2B643" w14:textId="77777777" w:rsidR="00FE0499" w:rsidRDefault="00FE0499">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3B957A" w14:textId="77777777" w:rsidR="00FE0499" w:rsidRDefault="00FE0499" w:rsidP="00F422C2">
      <w:pPr>
        <w:spacing w:after="0" w:line="240" w:lineRule="auto"/>
        <w:contextualSpacing/>
      </w:pPr>
      <w:r>
        <w:separator/>
      </w:r>
    </w:p>
  </w:footnote>
  <w:footnote w:type="continuationSeparator" w:id="0">
    <w:p w14:paraId="4F830F43" w14:textId="77777777" w:rsidR="00FE0499" w:rsidRDefault="00FE0499" w:rsidP="00667A63">
      <w:pPr>
        <w:spacing w:after="0" w:line="240" w:lineRule="auto"/>
      </w:pPr>
      <w:r>
        <w:continuationSeparator/>
      </w:r>
    </w:p>
    <w:p w14:paraId="71ED6C9B" w14:textId="77777777" w:rsidR="00FE0499" w:rsidRDefault="00FE04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510B"/>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622FC"/>
    <w:rsid w:val="00170D36"/>
    <w:rsid w:val="001716CB"/>
    <w:rsid w:val="001741EE"/>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633CB"/>
    <w:rsid w:val="00563A69"/>
    <w:rsid w:val="00582529"/>
    <w:rsid w:val="00582561"/>
    <w:rsid w:val="00595636"/>
    <w:rsid w:val="005A1FB9"/>
    <w:rsid w:val="005A2D1A"/>
    <w:rsid w:val="005A3874"/>
    <w:rsid w:val="005A56FE"/>
    <w:rsid w:val="005A5C04"/>
    <w:rsid w:val="005B5174"/>
    <w:rsid w:val="005B5EBF"/>
    <w:rsid w:val="005C1307"/>
    <w:rsid w:val="005C37D8"/>
    <w:rsid w:val="005D01F3"/>
    <w:rsid w:val="005D7B18"/>
    <w:rsid w:val="005F411D"/>
    <w:rsid w:val="005F48FC"/>
    <w:rsid w:val="0060202B"/>
    <w:rsid w:val="006145E7"/>
    <w:rsid w:val="0061627B"/>
    <w:rsid w:val="006200A2"/>
    <w:rsid w:val="006301FB"/>
    <w:rsid w:val="00637F86"/>
    <w:rsid w:val="006450E5"/>
    <w:rsid w:val="00650D07"/>
    <w:rsid w:val="0066427E"/>
    <w:rsid w:val="00667A63"/>
    <w:rsid w:val="006718A0"/>
    <w:rsid w:val="00675568"/>
    <w:rsid w:val="006871AC"/>
    <w:rsid w:val="00697FDC"/>
    <w:rsid w:val="006A4029"/>
    <w:rsid w:val="006A4F3B"/>
    <w:rsid w:val="006C10C7"/>
    <w:rsid w:val="006C1451"/>
    <w:rsid w:val="006C2147"/>
    <w:rsid w:val="006D2F22"/>
    <w:rsid w:val="006D4060"/>
    <w:rsid w:val="006D5C2F"/>
    <w:rsid w:val="006E4A8C"/>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5A77"/>
    <w:rsid w:val="007D7183"/>
    <w:rsid w:val="007E62E0"/>
    <w:rsid w:val="007E6C4F"/>
    <w:rsid w:val="008025EA"/>
    <w:rsid w:val="00811004"/>
    <w:rsid w:val="00816178"/>
    <w:rsid w:val="00827FA6"/>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573"/>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753"/>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542A8"/>
    <w:rsid w:val="00C56555"/>
    <w:rsid w:val="00C623E8"/>
    <w:rsid w:val="00C63085"/>
    <w:rsid w:val="00C66418"/>
    <w:rsid w:val="00C77842"/>
    <w:rsid w:val="00C86265"/>
    <w:rsid w:val="00C87492"/>
    <w:rsid w:val="00C90D3B"/>
    <w:rsid w:val="00C9197E"/>
    <w:rsid w:val="00CA072F"/>
    <w:rsid w:val="00CA130A"/>
    <w:rsid w:val="00CA3CF8"/>
    <w:rsid w:val="00CA4DC2"/>
    <w:rsid w:val="00CC2A8D"/>
    <w:rsid w:val="00CD15B1"/>
    <w:rsid w:val="00CD72A1"/>
    <w:rsid w:val="00CE3460"/>
    <w:rsid w:val="00CE75D4"/>
    <w:rsid w:val="00CF4C31"/>
    <w:rsid w:val="00D10DFC"/>
    <w:rsid w:val="00D1419E"/>
    <w:rsid w:val="00D220BB"/>
    <w:rsid w:val="00D41940"/>
    <w:rsid w:val="00D464F6"/>
    <w:rsid w:val="00D5039D"/>
    <w:rsid w:val="00D51821"/>
    <w:rsid w:val="00D523E0"/>
    <w:rsid w:val="00D530D1"/>
    <w:rsid w:val="00D5598D"/>
    <w:rsid w:val="00D55D1F"/>
    <w:rsid w:val="00D5672D"/>
    <w:rsid w:val="00D567F1"/>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1805"/>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E0499"/>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357</Words>
  <Characters>40467</Characters>
  <Application>Microsoft Office Word</Application>
  <DocSecurity>0</DocSecurity>
  <Lines>337</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09-1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